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363482">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BC2CA0"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506470" w:history="1">
        <w:r w:rsidR="00BC2CA0" w:rsidRPr="000C2C9D">
          <w:rPr>
            <w:rStyle w:val="Hyperlink"/>
            <w:noProof/>
          </w:rPr>
          <w:t>1</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Introduction</w:t>
        </w:r>
        <w:r w:rsidR="00BC2CA0">
          <w:rPr>
            <w:noProof/>
            <w:webHidden/>
          </w:rPr>
          <w:tab/>
        </w:r>
        <w:r w:rsidR="00BC2CA0">
          <w:rPr>
            <w:noProof/>
            <w:webHidden/>
          </w:rPr>
          <w:fldChar w:fldCharType="begin"/>
        </w:r>
        <w:r w:rsidR="00BC2CA0">
          <w:rPr>
            <w:noProof/>
            <w:webHidden/>
          </w:rPr>
          <w:instrText xml:space="preserve"> PAGEREF _Toc363506470 \h </w:instrText>
        </w:r>
        <w:r w:rsidR="00BC2CA0">
          <w:rPr>
            <w:noProof/>
            <w:webHidden/>
          </w:rPr>
        </w:r>
        <w:r w:rsidR="00BC2CA0">
          <w:rPr>
            <w:noProof/>
            <w:webHidden/>
          </w:rPr>
          <w:fldChar w:fldCharType="separate"/>
        </w:r>
        <w:r w:rsidR="00BC2CA0">
          <w:rPr>
            <w:noProof/>
            <w:webHidden/>
          </w:rPr>
          <w:t>7</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1" w:history="1">
        <w:r w:rsidR="00BC2CA0" w:rsidRPr="000C2C9D">
          <w:rPr>
            <w:rStyle w:val="Hyperlink"/>
          </w:rPr>
          <w:t>1.1</w:t>
        </w:r>
        <w:r w:rsidR="00BC2CA0">
          <w:rPr>
            <w:rFonts w:asciiTheme="minorHAnsi" w:eastAsiaTheme="minorEastAsia" w:hAnsiTheme="minorHAnsi" w:cstheme="minorBidi"/>
            <w:b w:val="0"/>
            <w:bCs w:val="0"/>
            <w:szCs w:val="22"/>
          </w:rPr>
          <w:tab/>
        </w:r>
        <w:r w:rsidR="00BC2CA0" w:rsidRPr="000C2C9D">
          <w:rPr>
            <w:rStyle w:val="Hyperlink"/>
          </w:rPr>
          <w:t>Motivation</w:t>
        </w:r>
        <w:r w:rsidR="00BC2CA0">
          <w:rPr>
            <w:webHidden/>
          </w:rPr>
          <w:tab/>
        </w:r>
        <w:r w:rsidR="00BC2CA0">
          <w:rPr>
            <w:webHidden/>
          </w:rPr>
          <w:fldChar w:fldCharType="begin"/>
        </w:r>
        <w:r w:rsidR="00BC2CA0">
          <w:rPr>
            <w:webHidden/>
          </w:rPr>
          <w:instrText xml:space="preserve"> PAGEREF _Toc363506471 \h </w:instrText>
        </w:r>
        <w:r w:rsidR="00BC2CA0">
          <w:rPr>
            <w:webHidden/>
          </w:rPr>
        </w:r>
        <w:r w:rsidR="00BC2CA0">
          <w:rPr>
            <w:webHidden/>
          </w:rPr>
          <w:fldChar w:fldCharType="separate"/>
        </w:r>
        <w:r w:rsidR="00BC2CA0">
          <w:rPr>
            <w:webHidden/>
          </w:rPr>
          <w:t>7</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2" w:history="1">
        <w:r w:rsidR="00BC2CA0" w:rsidRPr="000C2C9D">
          <w:rPr>
            <w:rStyle w:val="Hyperlink"/>
          </w:rPr>
          <w:t>1.2</w:t>
        </w:r>
        <w:r w:rsidR="00BC2CA0">
          <w:rPr>
            <w:rFonts w:asciiTheme="minorHAnsi" w:eastAsiaTheme="minorEastAsia" w:hAnsiTheme="minorHAnsi" w:cstheme="minorBidi"/>
            <w:b w:val="0"/>
            <w:bCs w:val="0"/>
            <w:szCs w:val="22"/>
          </w:rPr>
          <w:tab/>
        </w:r>
        <w:r w:rsidR="00BC2CA0" w:rsidRPr="000C2C9D">
          <w:rPr>
            <w:rStyle w:val="Hyperlink"/>
          </w:rPr>
          <w:t>Objectives</w:t>
        </w:r>
        <w:r w:rsidR="00BC2CA0">
          <w:rPr>
            <w:webHidden/>
          </w:rPr>
          <w:tab/>
        </w:r>
        <w:r w:rsidR="00BC2CA0">
          <w:rPr>
            <w:webHidden/>
          </w:rPr>
          <w:fldChar w:fldCharType="begin"/>
        </w:r>
        <w:r w:rsidR="00BC2CA0">
          <w:rPr>
            <w:webHidden/>
          </w:rPr>
          <w:instrText xml:space="preserve"> PAGEREF _Toc363506472 \h </w:instrText>
        </w:r>
        <w:r w:rsidR="00BC2CA0">
          <w:rPr>
            <w:webHidden/>
          </w:rPr>
        </w:r>
        <w:r w:rsidR="00BC2CA0">
          <w:rPr>
            <w:webHidden/>
          </w:rPr>
          <w:fldChar w:fldCharType="separate"/>
        </w:r>
        <w:r w:rsidR="00BC2CA0">
          <w:rPr>
            <w:webHidden/>
          </w:rPr>
          <w:t>8</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73" w:history="1">
        <w:r w:rsidR="00BC2CA0" w:rsidRPr="000C2C9D">
          <w:rPr>
            <w:rStyle w:val="Hyperlink"/>
            <w:noProof/>
          </w:rPr>
          <w:t>2</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Literature Review</w:t>
        </w:r>
        <w:r w:rsidR="00BC2CA0">
          <w:rPr>
            <w:noProof/>
            <w:webHidden/>
          </w:rPr>
          <w:tab/>
        </w:r>
        <w:r w:rsidR="00BC2CA0">
          <w:rPr>
            <w:noProof/>
            <w:webHidden/>
          </w:rPr>
          <w:fldChar w:fldCharType="begin"/>
        </w:r>
        <w:r w:rsidR="00BC2CA0">
          <w:rPr>
            <w:noProof/>
            <w:webHidden/>
          </w:rPr>
          <w:instrText xml:space="preserve"> PAGEREF _Toc363506473 \h </w:instrText>
        </w:r>
        <w:r w:rsidR="00BC2CA0">
          <w:rPr>
            <w:noProof/>
            <w:webHidden/>
          </w:rPr>
        </w:r>
        <w:r w:rsidR="00BC2CA0">
          <w:rPr>
            <w:noProof/>
            <w:webHidden/>
          </w:rPr>
          <w:fldChar w:fldCharType="separate"/>
        </w:r>
        <w:r w:rsidR="00BC2CA0">
          <w:rPr>
            <w:noProof/>
            <w:webHidden/>
          </w:rPr>
          <w:t>9</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4" w:history="1">
        <w:r w:rsidR="00BC2CA0" w:rsidRPr="000C2C9D">
          <w:rPr>
            <w:rStyle w:val="Hyperlink"/>
          </w:rPr>
          <w:t>2.1</w:t>
        </w:r>
        <w:r w:rsidR="00BC2CA0">
          <w:rPr>
            <w:rFonts w:asciiTheme="minorHAnsi" w:eastAsiaTheme="minorEastAsia" w:hAnsiTheme="minorHAnsi" w:cstheme="minorBidi"/>
            <w:b w:val="0"/>
            <w:bCs w:val="0"/>
            <w:szCs w:val="22"/>
          </w:rPr>
          <w:tab/>
        </w:r>
        <w:r w:rsidR="00BC2CA0" w:rsidRPr="000C2C9D">
          <w:rPr>
            <w:rStyle w:val="Hyperlink"/>
          </w:rPr>
          <w:t>Game Engines</w:t>
        </w:r>
        <w:r w:rsidR="00BC2CA0">
          <w:rPr>
            <w:webHidden/>
          </w:rPr>
          <w:tab/>
        </w:r>
        <w:r w:rsidR="00BC2CA0">
          <w:rPr>
            <w:webHidden/>
          </w:rPr>
          <w:fldChar w:fldCharType="begin"/>
        </w:r>
        <w:r w:rsidR="00BC2CA0">
          <w:rPr>
            <w:webHidden/>
          </w:rPr>
          <w:instrText xml:space="preserve"> PAGEREF _Toc363506474 \h </w:instrText>
        </w:r>
        <w:r w:rsidR="00BC2CA0">
          <w:rPr>
            <w:webHidden/>
          </w:rPr>
        </w:r>
        <w:r w:rsidR="00BC2CA0">
          <w:rPr>
            <w:webHidden/>
          </w:rPr>
          <w:fldChar w:fldCharType="separate"/>
        </w:r>
        <w:r w:rsidR="00BC2CA0">
          <w:rPr>
            <w:webHidden/>
          </w:rPr>
          <w:t>9</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5" w:history="1">
        <w:r w:rsidR="00BC2CA0" w:rsidRPr="000C2C9D">
          <w:rPr>
            <w:rStyle w:val="Hyperlink"/>
          </w:rPr>
          <w:t>2.2</w:t>
        </w:r>
        <w:r w:rsidR="00BC2CA0">
          <w:rPr>
            <w:rFonts w:asciiTheme="minorHAnsi" w:eastAsiaTheme="minorEastAsia" w:hAnsiTheme="minorHAnsi" w:cstheme="minorBidi"/>
            <w:b w:val="0"/>
            <w:bCs w:val="0"/>
            <w:szCs w:val="22"/>
          </w:rPr>
          <w:tab/>
        </w:r>
        <w:r w:rsidR="00BC2CA0" w:rsidRPr="000C2C9D">
          <w:rPr>
            <w:rStyle w:val="Hyperlink"/>
          </w:rPr>
          <w:t>Current Game Standards</w:t>
        </w:r>
        <w:r w:rsidR="00BC2CA0">
          <w:rPr>
            <w:webHidden/>
          </w:rPr>
          <w:tab/>
        </w:r>
        <w:r w:rsidR="00BC2CA0">
          <w:rPr>
            <w:webHidden/>
          </w:rPr>
          <w:fldChar w:fldCharType="begin"/>
        </w:r>
        <w:r w:rsidR="00BC2CA0">
          <w:rPr>
            <w:webHidden/>
          </w:rPr>
          <w:instrText xml:space="preserve"> PAGEREF _Toc363506475 \h </w:instrText>
        </w:r>
        <w:r w:rsidR="00BC2CA0">
          <w:rPr>
            <w:webHidden/>
          </w:rPr>
        </w:r>
        <w:r w:rsidR="00BC2CA0">
          <w:rPr>
            <w:webHidden/>
          </w:rPr>
          <w:fldChar w:fldCharType="separate"/>
        </w:r>
        <w:r w:rsidR="00BC2CA0">
          <w:rPr>
            <w:webHidden/>
          </w:rPr>
          <w:t>12</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6" w:history="1">
        <w:r w:rsidR="00BC2CA0" w:rsidRPr="000C2C9D">
          <w:rPr>
            <w:rStyle w:val="Hyperlink"/>
          </w:rPr>
          <w:t>2.3</w:t>
        </w:r>
        <w:r w:rsidR="00BC2CA0">
          <w:rPr>
            <w:rFonts w:asciiTheme="minorHAnsi" w:eastAsiaTheme="minorEastAsia" w:hAnsiTheme="minorHAnsi" w:cstheme="minorBidi"/>
            <w:b w:val="0"/>
            <w:bCs w:val="0"/>
            <w:szCs w:val="22"/>
          </w:rPr>
          <w:tab/>
        </w:r>
        <w:r w:rsidR="00BC2CA0" w:rsidRPr="000C2C9D">
          <w:rPr>
            <w:rStyle w:val="Hyperlink"/>
          </w:rPr>
          <w:t>Evolutionary Games</w:t>
        </w:r>
        <w:r w:rsidR="00BC2CA0">
          <w:rPr>
            <w:webHidden/>
          </w:rPr>
          <w:tab/>
        </w:r>
        <w:r w:rsidR="00BC2CA0">
          <w:rPr>
            <w:webHidden/>
          </w:rPr>
          <w:fldChar w:fldCharType="begin"/>
        </w:r>
        <w:r w:rsidR="00BC2CA0">
          <w:rPr>
            <w:webHidden/>
          </w:rPr>
          <w:instrText xml:space="preserve"> PAGEREF _Toc363506476 \h </w:instrText>
        </w:r>
        <w:r w:rsidR="00BC2CA0">
          <w:rPr>
            <w:webHidden/>
          </w:rPr>
        </w:r>
        <w:r w:rsidR="00BC2CA0">
          <w:rPr>
            <w:webHidden/>
          </w:rPr>
          <w:fldChar w:fldCharType="separate"/>
        </w:r>
        <w:r w:rsidR="00BC2CA0">
          <w:rPr>
            <w:webHidden/>
          </w:rPr>
          <w:t>14</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7" w:history="1">
        <w:r w:rsidR="00BC2CA0" w:rsidRPr="000C2C9D">
          <w:rPr>
            <w:rStyle w:val="Hyperlink"/>
          </w:rPr>
          <w:t>2.4</w:t>
        </w:r>
        <w:r w:rsidR="00BC2CA0">
          <w:rPr>
            <w:rFonts w:asciiTheme="minorHAnsi" w:eastAsiaTheme="minorEastAsia" w:hAnsiTheme="minorHAnsi" w:cstheme="minorBidi"/>
            <w:b w:val="0"/>
            <w:bCs w:val="0"/>
            <w:szCs w:val="22"/>
          </w:rPr>
          <w:tab/>
        </w:r>
        <w:r w:rsidR="00BC2CA0" w:rsidRPr="000C2C9D">
          <w:rPr>
            <w:rStyle w:val="Hyperlink"/>
          </w:rPr>
          <w:t>Neural Networks</w:t>
        </w:r>
        <w:r w:rsidR="00BC2CA0">
          <w:rPr>
            <w:webHidden/>
          </w:rPr>
          <w:tab/>
        </w:r>
        <w:r w:rsidR="00BC2CA0">
          <w:rPr>
            <w:webHidden/>
          </w:rPr>
          <w:fldChar w:fldCharType="begin"/>
        </w:r>
        <w:r w:rsidR="00BC2CA0">
          <w:rPr>
            <w:webHidden/>
          </w:rPr>
          <w:instrText xml:space="preserve"> PAGEREF _Toc363506477 \h </w:instrText>
        </w:r>
        <w:r w:rsidR="00BC2CA0">
          <w:rPr>
            <w:webHidden/>
          </w:rPr>
        </w:r>
        <w:r w:rsidR="00BC2CA0">
          <w:rPr>
            <w:webHidden/>
          </w:rPr>
          <w:fldChar w:fldCharType="separate"/>
        </w:r>
        <w:r w:rsidR="00BC2CA0">
          <w:rPr>
            <w:webHidden/>
          </w:rPr>
          <w:t>17</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8" w:history="1">
        <w:r w:rsidR="00BC2CA0" w:rsidRPr="000C2C9D">
          <w:rPr>
            <w:rStyle w:val="Hyperlink"/>
          </w:rPr>
          <w:t>2.5</w:t>
        </w:r>
        <w:r w:rsidR="00BC2CA0">
          <w:rPr>
            <w:rFonts w:asciiTheme="minorHAnsi" w:eastAsiaTheme="minorEastAsia" w:hAnsiTheme="minorHAnsi" w:cstheme="minorBidi"/>
            <w:b w:val="0"/>
            <w:bCs w:val="0"/>
            <w:szCs w:val="22"/>
          </w:rPr>
          <w:tab/>
        </w:r>
        <w:r w:rsidR="00BC2CA0" w:rsidRPr="000C2C9D">
          <w:rPr>
            <w:rStyle w:val="Hyperlink"/>
          </w:rPr>
          <w:t>Interfacing In-between Games</w:t>
        </w:r>
        <w:r w:rsidR="00BC2CA0">
          <w:rPr>
            <w:webHidden/>
          </w:rPr>
          <w:tab/>
        </w:r>
        <w:r w:rsidR="00BC2CA0">
          <w:rPr>
            <w:webHidden/>
          </w:rPr>
          <w:fldChar w:fldCharType="begin"/>
        </w:r>
        <w:r w:rsidR="00BC2CA0">
          <w:rPr>
            <w:webHidden/>
          </w:rPr>
          <w:instrText xml:space="preserve"> PAGEREF _Toc363506478 \h </w:instrText>
        </w:r>
        <w:r w:rsidR="00BC2CA0">
          <w:rPr>
            <w:webHidden/>
          </w:rPr>
        </w:r>
        <w:r w:rsidR="00BC2CA0">
          <w:rPr>
            <w:webHidden/>
          </w:rPr>
          <w:fldChar w:fldCharType="separate"/>
        </w:r>
        <w:r w:rsidR="00BC2CA0">
          <w:rPr>
            <w:webHidden/>
          </w:rPr>
          <w:t>20</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9" w:history="1">
        <w:r w:rsidR="00BC2CA0" w:rsidRPr="000C2C9D">
          <w:rPr>
            <w:rStyle w:val="Hyperlink"/>
          </w:rPr>
          <w:t>2.6</w:t>
        </w:r>
        <w:r w:rsidR="00BC2CA0">
          <w:rPr>
            <w:rFonts w:asciiTheme="minorHAnsi" w:eastAsiaTheme="minorEastAsia" w:hAnsiTheme="minorHAnsi" w:cstheme="minorBidi"/>
            <w:b w:val="0"/>
            <w:bCs w:val="0"/>
            <w:szCs w:val="22"/>
          </w:rPr>
          <w:tab/>
        </w:r>
        <w:r w:rsidR="00BC2CA0" w:rsidRPr="000C2C9D">
          <w:rPr>
            <w:rStyle w:val="Hyperlink"/>
          </w:rPr>
          <w:t>Mono</w:t>
        </w:r>
        <w:r w:rsidR="00BC2CA0">
          <w:rPr>
            <w:webHidden/>
          </w:rPr>
          <w:tab/>
        </w:r>
        <w:r w:rsidR="00BC2CA0">
          <w:rPr>
            <w:webHidden/>
          </w:rPr>
          <w:fldChar w:fldCharType="begin"/>
        </w:r>
        <w:r w:rsidR="00BC2CA0">
          <w:rPr>
            <w:webHidden/>
          </w:rPr>
          <w:instrText xml:space="preserve"> PAGEREF _Toc363506479 \h </w:instrText>
        </w:r>
        <w:r w:rsidR="00BC2CA0">
          <w:rPr>
            <w:webHidden/>
          </w:rPr>
        </w:r>
        <w:r w:rsidR="00BC2CA0">
          <w:rPr>
            <w:webHidden/>
          </w:rPr>
          <w:fldChar w:fldCharType="separate"/>
        </w:r>
        <w:r w:rsidR="00BC2CA0">
          <w:rPr>
            <w:webHidden/>
          </w:rPr>
          <w:t>21</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0" w:history="1">
        <w:r w:rsidR="00BC2CA0" w:rsidRPr="000C2C9D">
          <w:rPr>
            <w:rStyle w:val="Hyperlink"/>
          </w:rPr>
          <w:t>2.7</w:t>
        </w:r>
        <w:r w:rsidR="00BC2CA0">
          <w:rPr>
            <w:rFonts w:asciiTheme="minorHAnsi" w:eastAsiaTheme="minorEastAsia" w:hAnsiTheme="minorHAnsi" w:cstheme="minorBidi"/>
            <w:b w:val="0"/>
            <w:bCs w:val="0"/>
            <w:szCs w:val="22"/>
          </w:rPr>
          <w:tab/>
        </w:r>
        <w:r w:rsidR="00BC2CA0" w:rsidRPr="000C2C9D">
          <w:rPr>
            <w:rStyle w:val="Hyperlink"/>
          </w:rPr>
          <w:t>Literature Review Conclusion</w:t>
        </w:r>
        <w:r w:rsidR="00BC2CA0">
          <w:rPr>
            <w:webHidden/>
          </w:rPr>
          <w:tab/>
        </w:r>
        <w:r w:rsidR="00BC2CA0">
          <w:rPr>
            <w:webHidden/>
          </w:rPr>
          <w:fldChar w:fldCharType="begin"/>
        </w:r>
        <w:r w:rsidR="00BC2CA0">
          <w:rPr>
            <w:webHidden/>
          </w:rPr>
          <w:instrText xml:space="preserve"> PAGEREF _Toc363506480 \h </w:instrText>
        </w:r>
        <w:r w:rsidR="00BC2CA0">
          <w:rPr>
            <w:webHidden/>
          </w:rPr>
        </w:r>
        <w:r w:rsidR="00BC2CA0">
          <w:rPr>
            <w:webHidden/>
          </w:rPr>
          <w:fldChar w:fldCharType="separate"/>
        </w:r>
        <w:r w:rsidR="00BC2CA0">
          <w:rPr>
            <w:webHidden/>
          </w:rPr>
          <w:t>22</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1" w:history="1">
        <w:r w:rsidR="00BC2CA0" w:rsidRPr="000C2C9D">
          <w:rPr>
            <w:rStyle w:val="Hyperlink"/>
            <w:noProof/>
          </w:rPr>
          <w:t>3</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Methodology</w:t>
        </w:r>
        <w:r w:rsidR="00BC2CA0">
          <w:rPr>
            <w:noProof/>
            <w:webHidden/>
          </w:rPr>
          <w:tab/>
        </w:r>
        <w:r w:rsidR="00BC2CA0">
          <w:rPr>
            <w:noProof/>
            <w:webHidden/>
          </w:rPr>
          <w:fldChar w:fldCharType="begin"/>
        </w:r>
        <w:r w:rsidR="00BC2CA0">
          <w:rPr>
            <w:noProof/>
            <w:webHidden/>
          </w:rPr>
          <w:instrText xml:space="preserve"> PAGEREF _Toc363506481 \h </w:instrText>
        </w:r>
        <w:r w:rsidR="00BC2CA0">
          <w:rPr>
            <w:noProof/>
            <w:webHidden/>
          </w:rPr>
        </w:r>
        <w:r w:rsidR="00BC2CA0">
          <w:rPr>
            <w:noProof/>
            <w:webHidden/>
          </w:rPr>
          <w:fldChar w:fldCharType="separate"/>
        </w:r>
        <w:r w:rsidR="00BC2CA0">
          <w:rPr>
            <w:noProof/>
            <w:webHidden/>
          </w:rPr>
          <w:t>23</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2" w:history="1">
        <w:r w:rsidR="00BC2CA0" w:rsidRPr="000C2C9D">
          <w:rPr>
            <w:rStyle w:val="Hyperlink"/>
          </w:rPr>
          <w:t>3.1</w:t>
        </w:r>
        <w:r w:rsidR="00BC2CA0">
          <w:rPr>
            <w:rFonts w:asciiTheme="minorHAnsi" w:eastAsiaTheme="minorEastAsia" w:hAnsiTheme="minorHAnsi" w:cstheme="minorBidi"/>
            <w:b w:val="0"/>
            <w:bCs w:val="0"/>
            <w:szCs w:val="22"/>
          </w:rPr>
          <w:tab/>
        </w:r>
        <w:r w:rsidR="00BC2CA0" w:rsidRPr="000C2C9D">
          <w:rPr>
            <w:rStyle w:val="Hyperlink"/>
          </w:rPr>
          <w:t>Overview of the system</w:t>
        </w:r>
        <w:r w:rsidR="00BC2CA0">
          <w:rPr>
            <w:webHidden/>
          </w:rPr>
          <w:tab/>
        </w:r>
        <w:r w:rsidR="00BC2CA0">
          <w:rPr>
            <w:webHidden/>
          </w:rPr>
          <w:fldChar w:fldCharType="begin"/>
        </w:r>
        <w:r w:rsidR="00BC2CA0">
          <w:rPr>
            <w:webHidden/>
          </w:rPr>
          <w:instrText xml:space="preserve"> PAGEREF _Toc363506482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3" w:history="1">
        <w:r w:rsidR="00BC2CA0" w:rsidRPr="000C2C9D">
          <w:rPr>
            <w:rStyle w:val="Hyperlink"/>
          </w:rPr>
          <w:t>Prototype Method</w:t>
        </w:r>
        <w:r w:rsidR="00BC2CA0">
          <w:rPr>
            <w:webHidden/>
          </w:rPr>
          <w:tab/>
        </w:r>
        <w:r w:rsidR="00BC2CA0">
          <w:rPr>
            <w:webHidden/>
          </w:rPr>
          <w:fldChar w:fldCharType="begin"/>
        </w:r>
        <w:r w:rsidR="00BC2CA0">
          <w:rPr>
            <w:webHidden/>
          </w:rPr>
          <w:instrText xml:space="preserve"> PAGEREF _Toc363506483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4" w:history="1">
        <w:r w:rsidR="00BC2CA0" w:rsidRPr="000C2C9D">
          <w:rPr>
            <w:rStyle w:val="Hyperlink"/>
          </w:rPr>
          <w:t>3.2</w:t>
        </w:r>
        <w:r w:rsidR="00BC2CA0">
          <w:rPr>
            <w:rFonts w:asciiTheme="minorHAnsi" w:eastAsiaTheme="minorEastAsia" w:hAnsiTheme="minorHAnsi" w:cstheme="minorBidi"/>
            <w:b w:val="0"/>
            <w:bCs w:val="0"/>
            <w:szCs w:val="22"/>
          </w:rPr>
          <w:tab/>
        </w:r>
        <w:r w:rsidR="00BC2CA0" w:rsidRPr="000C2C9D">
          <w:rPr>
            <w:rStyle w:val="Hyperlink"/>
          </w:rPr>
          <w:t>Tutorial</w:t>
        </w:r>
        <w:r w:rsidR="00BC2CA0">
          <w:rPr>
            <w:webHidden/>
          </w:rPr>
          <w:tab/>
        </w:r>
        <w:r w:rsidR="00BC2CA0">
          <w:rPr>
            <w:webHidden/>
          </w:rPr>
          <w:fldChar w:fldCharType="begin"/>
        </w:r>
        <w:r w:rsidR="00BC2CA0">
          <w:rPr>
            <w:webHidden/>
          </w:rPr>
          <w:instrText xml:space="preserve"> PAGEREF _Toc363506484 \h </w:instrText>
        </w:r>
        <w:r w:rsidR="00BC2CA0">
          <w:rPr>
            <w:webHidden/>
          </w:rPr>
        </w:r>
        <w:r w:rsidR="00BC2CA0">
          <w:rPr>
            <w:webHidden/>
          </w:rPr>
          <w:fldChar w:fldCharType="separate"/>
        </w:r>
        <w:r w:rsidR="00BC2CA0">
          <w:rPr>
            <w:webHidden/>
          </w:rPr>
          <w:t>40</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5" w:history="1">
        <w:r w:rsidR="00BC2CA0" w:rsidRPr="000C2C9D">
          <w:rPr>
            <w:rStyle w:val="Hyperlink"/>
            <w:noProof/>
          </w:rPr>
          <w:t>4</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Discussion</w:t>
        </w:r>
        <w:r w:rsidR="00BC2CA0">
          <w:rPr>
            <w:noProof/>
            <w:webHidden/>
          </w:rPr>
          <w:tab/>
        </w:r>
        <w:r w:rsidR="00BC2CA0">
          <w:rPr>
            <w:noProof/>
            <w:webHidden/>
          </w:rPr>
          <w:fldChar w:fldCharType="begin"/>
        </w:r>
        <w:r w:rsidR="00BC2CA0">
          <w:rPr>
            <w:noProof/>
            <w:webHidden/>
          </w:rPr>
          <w:instrText xml:space="preserve"> PAGEREF _Toc363506485 \h </w:instrText>
        </w:r>
        <w:r w:rsidR="00BC2CA0">
          <w:rPr>
            <w:noProof/>
            <w:webHidden/>
          </w:rPr>
        </w:r>
        <w:r w:rsidR="00BC2CA0">
          <w:rPr>
            <w:noProof/>
            <w:webHidden/>
          </w:rPr>
          <w:fldChar w:fldCharType="separate"/>
        </w:r>
        <w:r w:rsidR="00BC2CA0">
          <w:rPr>
            <w:noProof/>
            <w:webHidden/>
          </w:rPr>
          <w:t>41</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6" w:history="1">
        <w:r w:rsidR="00BC2CA0" w:rsidRPr="000C2C9D">
          <w:rPr>
            <w:rStyle w:val="Hyperlink"/>
          </w:rPr>
          <w:t>4.1</w:t>
        </w:r>
        <w:r w:rsidR="00BC2CA0">
          <w:rPr>
            <w:rFonts w:asciiTheme="minorHAnsi" w:eastAsiaTheme="minorEastAsia" w:hAnsiTheme="minorHAnsi" w:cstheme="minorBidi"/>
            <w:b w:val="0"/>
            <w:bCs w:val="0"/>
            <w:szCs w:val="22"/>
          </w:rPr>
          <w:tab/>
        </w:r>
        <w:r w:rsidR="00BC2CA0" w:rsidRPr="000C2C9D">
          <w:rPr>
            <w:rStyle w:val="Hyperlink"/>
          </w:rPr>
          <w:t>Differences</w:t>
        </w:r>
        <w:r w:rsidR="00BC2CA0">
          <w:rPr>
            <w:webHidden/>
          </w:rPr>
          <w:tab/>
        </w:r>
        <w:r w:rsidR="00BC2CA0">
          <w:rPr>
            <w:webHidden/>
          </w:rPr>
          <w:fldChar w:fldCharType="begin"/>
        </w:r>
        <w:r w:rsidR="00BC2CA0">
          <w:rPr>
            <w:webHidden/>
          </w:rPr>
          <w:instrText xml:space="preserve"> PAGEREF _Toc363506486 \h </w:instrText>
        </w:r>
        <w:r w:rsidR="00BC2CA0">
          <w:rPr>
            <w:webHidden/>
          </w:rPr>
        </w:r>
        <w:r w:rsidR="00BC2CA0">
          <w:rPr>
            <w:webHidden/>
          </w:rPr>
          <w:fldChar w:fldCharType="separate"/>
        </w:r>
        <w:r w:rsidR="00BC2CA0">
          <w:rPr>
            <w:webHidden/>
          </w:rPr>
          <w:t>41</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7" w:history="1">
        <w:r w:rsidR="00BC2CA0" w:rsidRPr="000C2C9D">
          <w:rPr>
            <w:rStyle w:val="Hyperlink"/>
          </w:rPr>
          <w:t>4.2</w:t>
        </w:r>
        <w:r w:rsidR="00BC2CA0">
          <w:rPr>
            <w:rFonts w:asciiTheme="minorHAnsi" w:eastAsiaTheme="minorEastAsia" w:hAnsiTheme="minorHAnsi" w:cstheme="minorBidi"/>
            <w:b w:val="0"/>
            <w:bCs w:val="0"/>
            <w:szCs w:val="22"/>
          </w:rPr>
          <w:tab/>
        </w:r>
        <w:r w:rsidR="00BC2CA0" w:rsidRPr="000C2C9D">
          <w:rPr>
            <w:rStyle w:val="Hyperlink"/>
          </w:rPr>
          <w:t>Evaluation of Genericness</w:t>
        </w:r>
        <w:r w:rsidR="00BC2CA0">
          <w:rPr>
            <w:webHidden/>
          </w:rPr>
          <w:tab/>
        </w:r>
        <w:r w:rsidR="00BC2CA0">
          <w:rPr>
            <w:webHidden/>
          </w:rPr>
          <w:fldChar w:fldCharType="begin"/>
        </w:r>
        <w:r w:rsidR="00BC2CA0">
          <w:rPr>
            <w:webHidden/>
          </w:rPr>
          <w:instrText xml:space="preserve"> PAGEREF _Toc363506487 \h </w:instrText>
        </w:r>
        <w:r w:rsidR="00BC2CA0">
          <w:rPr>
            <w:webHidden/>
          </w:rPr>
        </w:r>
        <w:r w:rsidR="00BC2CA0">
          <w:rPr>
            <w:webHidden/>
          </w:rPr>
          <w:fldChar w:fldCharType="separate"/>
        </w:r>
        <w:r w:rsidR="00BC2CA0">
          <w:rPr>
            <w:webHidden/>
          </w:rPr>
          <w:t>42</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8" w:history="1">
        <w:r w:rsidR="00BC2CA0" w:rsidRPr="000C2C9D">
          <w:rPr>
            <w:rStyle w:val="Hyperlink"/>
            <w:noProof/>
          </w:rPr>
          <w:t>5</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Conclusion</w:t>
        </w:r>
        <w:r w:rsidR="00BC2CA0">
          <w:rPr>
            <w:noProof/>
            <w:webHidden/>
          </w:rPr>
          <w:tab/>
        </w:r>
        <w:r w:rsidR="00BC2CA0">
          <w:rPr>
            <w:noProof/>
            <w:webHidden/>
          </w:rPr>
          <w:fldChar w:fldCharType="begin"/>
        </w:r>
        <w:r w:rsidR="00BC2CA0">
          <w:rPr>
            <w:noProof/>
            <w:webHidden/>
          </w:rPr>
          <w:instrText xml:space="preserve"> PAGEREF _Toc363506488 \h </w:instrText>
        </w:r>
        <w:r w:rsidR="00BC2CA0">
          <w:rPr>
            <w:noProof/>
            <w:webHidden/>
          </w:rPr>
        </w:r>
        <w:r w:rsidR="00BC2CA0">
          <w:rPr>
            <w:noProof/>
            <w:webHidden/>
          </w:rPr>
          <w:fldChar w:fldCharType="separate"/>
        </w:r>
        <w:r w:rsidR="00BC2CA0">
          <w:rPr>
            <w:noProof/>
            <w:webHidden/>
          </w:rPr>
          <w:t>43</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9" w:history="1">
        <w:r w:rsidR="00BC2CA0" w:rsidRPr="000C2C9D">
          <w:rPr>
            <w:rStyle w:val="Hyperlink"/>
          </w:rPr>
          <w:t>5.1</w:t>
        </w:r>
        <w:r w:rsidR="00BC2CA0">
          <w:rPr>
            <w:rFonts w:asciiTheme="minorHAnsi" w:eastAsiaTheme="minorEastAsia" w:hAnsiTheme="minorHAnsi" w:cstheme="minorBidi"/>
            <w:b w:val="0"/>
            <w:bCs w:val="0"/>
            <w:szCs w:val="22"/>
          </w:rPr>
          <w:tab/>
        </w:r>
        <w:r w:rsidR="00BC2CA0" w:rsidRPr="000C2C9D">
          <w:rPr>
            <w:rStyle w:val="Hyperlink"/>
          </w:rPr>
          <w:t>Overview</w:t>
        </w:r>
        <w:r w:rsidR="00BC2CA0">
          <w:rPr>
            <w:webHidden/>
          </w:rPr>
          <w:tab/>
        </w:r>
        <w:r w:rsidR="00BC2CA0">
          <w:rPr>
            <w:webHidden/>
          </w:rPr>
          <w:fldChar w:fldCharType="begin"/>
        </w:r>
        <w:r w:rsidR="00BC2CA0">
          <w:rPr>
            <w:webHidden/>
          </w:rPr>
          <w:instrText xml:space="preserve"> PAGEREF _Toc363506489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90" w:history="1">
        <w:r w:rsidR="00BC2CA0" w:rsidRPr="000C2C9D">
          <w:rPr>
            <w:rStyle w:val="Hyperlink"/>
          </w:rPr>
          <w:t>5.2</w:t>
        </w:r>
        <w:r w:rsidR="00BC2CA0">
          <w:rPr>
            <w:rFonts w:asciiTheme="minorHAnsi" w:eastAsiaTheme="minorEastAsia" w:hAnsiTheme="minorHAnsi" w:cstheme="minorBidi"/>
            <w:b w:val="0"/>
            <w:bCs w:val="0"/>
            <w:szCs w:val="22"/>
          </w:rPr>
          <w:tab/>
        </w:r>
        <w:r w:rsidR="00BC2CA0" w:rsidRPr="000C2C9D">
          <w:rPr>
            <w:rStyle w:val="Hyperlink"/>
          </w:rPr>
          <w:t>Future work</w:t>
        </w:r>
        <w:r w:rsidR="00BC2CA0">
          <w:rPr>
            <w:webHidden/>
          </w:rPr>
          <w:tab/>
        </w:r>
        <w:r w:rsidR="00BC2CA0">
          <w:rPr>
            <w:webHidden/>
          </w:rPr>
          <w:fldChar w:fldCharType="begin"/>
        </w:r>
        <w:r w:rsidR="00BC2CA0">
          <w:rPr>
            <w:webHidden/>
          </w:rPr>
          <w:instrText xml:space="preserve"> PAGEREF _Toc363506490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91" w:history="1">
        <w:r w:rsidR="00BC2CA0" w:rsidRPr="000C2C9D">
          <w:rPr>
            <w:rStyle w:val="Hyperlink"/>
          </w:rPr>
          <w:t>5.3</w:t>
        </w:r>
        <w:r w:rsidR="00BC2CA0">
          <w:rPr>
            <w:rFonts w:asciiTheme="minorHAnsi" w:eastAsiaTheme="minorEastAsia" w:hAnsiTheme="minorHAnsi" w:cstheme="minorBidi"/>
            <w:b w:val="0"/>
            <w:bCs w:val="0"/>
            <w:szCs w:val="22"/>
          </w:rPr>
          <w:tab/>
        </w:r>
        <w:r w:rsidR="00BC2CA0" w:rsidRPr="000C2C9D">
          <w:rPr>
            <w:rStyle w:val="Hyperlink"/>
          </w:rPr>
          <w:t>Critical Analysis</w:t>
        </w:r>
        <w:r w:rsidR="00BC2CA0">
          <w:rPr>
            <w:webHidden/>
          </w:rPr>
          <w:tab/>
        </w:r>
        <w:r w:rsidR="00BC2CA0">
          <w:rPr>
            <w:webHidden/>
          </w:rPr>
          <w:fldChar w:fldCharType="begin"/>
        </w:r>
        <w:r w:rsidR="00BC2CA0">
          <w:rPr>
            <w:webHidden/>
          </w:rPr>
          <w:instrText xml:space="preserve"> PAGEREF _Toc363506491 \h </w:instrText>
        </w:r>
        <w:r w:rsidR="00BC2CA0">
          <w:rPr>
            <w:webHidden/>
          </w:rPr>
        </w:r>
        <w:r w:rsidR="00BC2CA0">
          <w:rPr>
            <w:webHidden/>
          </w:rPr>
          <w:fldChar w:fldCharType="separate"/>
        </w:r>
        <w:r w:rsidR="00BC2CA0">
          <w:rPr>
            <w:webHidden/>
          </w:rPr>
          <w:t>45</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2" w:history="1">
        <w:r w:rsidR="00BC2CA0" w:rsidRPr="000C2C9D">
          <w:rPr>
            <w:rStyle w:val="Hyperlink"/>
            <w:noProof/>
          </w:rPr>
          <w:t>6</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Biblography</w:t>
        </w:r>
        <w:r w:rsidR="00BC2CA0">
          <w:rPr>
            <w:noProof/>
            <w:webHidden/>
          </w:rPr>
          <w:tab/>
        </w:r>
        <w:r w:rsidR="00BC2CA0">
          <w:rPr>
            <w:noProof/>
            <w:webHidden/>
          </w:rPr>
          <w:fldChar w:fldCharType="begin"/>
        </w:r>
        <w:r w:rsidR="00BC2CA0">
          <w:rPr>
            <w:noProof/>
            <w:webHidden/>
          </w:rPr>
          <w:instrText xml:space="preserve"> PAGEREF _Toc363506492 \h </w:instrText>
        </w:r>
        <w:r w:rsidR="00BC2CA0">
          <w:rPr>
            <w:noProof/>
            <w:webHidden/>
          </w:rPr>
        </w:r>
        <w:r w:rsidR="00BC2CA0">
          <w:rPr>
            <w:noProof/>
            <w:webHidden/>
          </w:rPr>
          <w:fldChar w:fldCharType="separate"/>
        </w:r>
        <w:r w:rsidR="00BC2CA0">
          <w:rPr>
            <w:noProof/>
            <w:webHidden/>
          </w:rPr>
          <w:t>46</w:t>
        </w:r>
        <w:r w:rsidR="00BC2CA0">
          <w:rPr>
            <w:noProof/>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3" w:history="1">
        <w:r w:rsidR="00BC2CA0" w:rsidRPr="000C2C9D">
          <w:rPr>
            <w:rStyle w:val="Hyperlink"/>
            <w:noProof/>
          </w:rPr>
          <w:t>7</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Appendix</w:t>
        </w:r>
        <w:r w:rsidR="00BC2CA0">
          <w:rPr>
            <w:noProof/>
            <w:webHidden/>
          </w:rPr>
          <w:tab/>
        </w:r>
        <w:r w:rsidR="00BC2CA0">
          <w:rPr>
            <w:noProof/>
            <w:webHidden/>
          </w:rPr>
          <w:fldChar w:fldCharType="begin"/>
        </w:r>
        <w:r w:rsidR="00BC2CA0">
          <w:rPr>
            <w:noProof/>
            <w:webHidden/>
          </w:rPr>
          <w:instrText xml:space="preserve"> PAGEREF _Toc363506493 \h </w:instrText>
        </w:r>
        <w:r w:rsidR="00BC2CA0">
          <w:rPr>
            <w:noProof/>
            <w:webHidden/>
          </w:rPr>
        </w:r>
        <w:r w:rsidR="00BC2CA0">
          <w:rPr>
            <w:noProof/>
            <w:webHidden/>
          </w:rPr>
          <w:fldChar w:fldCharType="separate"/>
        </w:r>
        <w:r w:rsidR="00BC2CA0">
          <w:rPr>
            <w:noProof/>
            <w:webHidden/>
          </w:rPr>
          <w:t>47</w:t>
        </w:r>
        <w:r w:rsidR="00BC2CA0">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6F516C">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50647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50647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50647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F575AA">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50647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50647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50647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50647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F575AA">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50647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F575AA">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F575AA">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363482">
      <w:pPr>
        <w:pStyle w:val="Heading2"/>
      </w:pPr>
      <w:bookmarkStart w:id="63" w:name="_Toc352673012"/>
      <w:bookmarkStart w:id="64" w:name="_Toc36350647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506479"/>
      <w:r>
        <w:lastRenderedPageBreak/>
        <w:t>Mono</w:t>
      </w:r>
      <w:bookmarkEnd w:id="66"/>
      <w:r w:rsidR="001B3533">
        <w:br w:type="page"/>
      </w:r>
    </w:p>
    <w:p w:rsidR="001B3533" w:rsidRDefault="001B3533" w:rsidP="00363482">
      <w:pPr>
        <w:pStyle w:val="Heading2"/>
      </w:pPr>
      <w:bookmarkStart w:id="67" w:name="_Toc352673014"/>
      <w:bookmarkStart w:id="68" w:name="_Toc36350648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506481"/>
      <w:r>
        <w:lastRenderedPageBreak/>
        <w:t>Methodology</w:t>
      </w:r>
      <w:bookmarkEnd w:id="69"/>
    </w:p>
    <w:p w:rsidR="00581E4F" w:rsidRDefault="00581E4F" w:rsidP="00363482">
      <w:pPr>
        <w:pStyle w:val="Heading2"/>
      </w:pPr>
      <w:bookmarkStart w:id="70" w:name="_Toc36350648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50648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w:t>
      </w:r>
      <w:r>
        <w:lastRenderedPageBreak/>
        <w:t xml:space="preserve">gives the author something to fall back on if the end product cannot be done. This was a concern for this project as no other projects like this was found. </w:t>
      </w:r>
    </w:p>
    <w:p w:rsidR="00147EC3" w:rsidRDefault="00B4549A" w:rsidP="00363482">
      <w:r>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F575AA">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F575AA">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F575AA">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F575AA">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8753FC" w:rsidP="00363482"/>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p>
    <w:p w:rsidR="008753FC" w:rsidRDefault="008753FC" w:rsidP="0036348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lastRenderedPageBreak/>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F575AA">
          <w:rPr>
            <w:noProof/>
          </w:rPr>
          <w:t>9</w:t>
        </w:r>
      </w:fldSimple>
      <w:r>
        <w:t xml:space="preserve"> Prototype 3 that features a wander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B03AC2">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F575AA">
          <w:rPr>
            <w:noProof/>
          </w:rPr>
          <w:t>10</w:t>
        </w:r>
      </w:fldSimple>
      <w:r>
        <w:t xml:space="preserve"> Overview of the system</w:t>
      </w:r>
      <w:bookmarkEnd w:id="77"/>
    </w:p>
    <w:p w:rsidR="00291BF4" w:rsidRPr="00291BF4" w:rsidRDefault="00291BF4" w:rsidP="00363482">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7D236FE4" wp14:editId="53887C9B">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F575AA">
          <w:rPr>
            <w:noProof/>
          </w:rPr>
          <w:t>11</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5AAD658D" wp14:editId="491DC5C3">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F575AA">
          <w:rPr>
            <w:noProof/>
          </w:rPr>
          <w:t>12</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594BCC1F" wp14:editId="4BE29C86">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F575AA">
          <w:rPr>
            <w:noProof/>
          </w:rPr>
          <w:t>13</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E6DE3" w:rsidRDefault="00F575AA" w:rsidP="00F575AA">
      <w:pPr>
        <w:pStyle w:val="Caption"/>
      </w:pPr>
      <w:r>
        <w:t xml:space="preserve">Figure </w:t>
      </w:r>
      <w:fldSimple w:instr=" SEQ Figure \* ARABIC ">
        <w:r>
          <w:rPr>
            <w:noProof/>
          </w:rPr>
          <w:t>14</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r w:rsidR="006E6DE3">
        <w:br w:type="page"/>
      </w:r>
    </w:p>
    <w:p w:rsidR="00FF6DAD" w:rsidRDefault="00FF6DAD" w:rsidP="00363482">
      <w:pPr>
        <w:pStyle w:val="Heading3"/>
      </w:pPr>
      <w:r>
        <w:lastRenderedPageBreak/>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t xml:space="preserve">The first issue with this prototype was the bot moving, even after slowing the wandering bot to a snail’s pace the ANN was still getting poor results. Therefore in </w:t>
      </w:r>
      <w:r>
        <w:lastRenderedPageBreak/>
        <w:t xml:space="preserve">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E85FD8" w:rsidRDefault="00152FC5" w:rsidP="00363482">
      <w:pPr>
        <w:spacing w:after="200" w:line="276" w:lineRule="auto"/>
        <w:rPr>
          <w:rFonts w:cs="Arial"/>
          <w:iCs/>
          <w:kern w:val="32"/>
          <w:szCs w:val="28"/>
        </w:rPr>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3D18F2" w:rsidRPr="00B24D9D" w:rsidRDefault="004F434B" w:rsidP="000E2A49">
      <w:pPr>
        <w:pStyle w:val="Heading4"/>
      </w:pPr>
      <w:r>
        <w:t>Evaluation</w:t>
      </w:r>
      <w:r w:rsidR="003D18F2">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0" w:name="_Toc363506484"/>
      <w:r>
        <w:lastRenderedPageBreak/>
        <w:t>Tutorial</w:t>
      </w:r>
      <w:bookmarkEnd w:id="80"/>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1" w:name="_Toc363506485"/>
      <w:r>
        <w:lastRenderedPageBreak/>
        <w:t>Discussion</w:t>
      </w:r>
      <w:bookmarkEnd w:id="81"/>
    </w:p>
    <w:p w:rsidR="00E94EEA" w:rsidRDefault="00E94EEA" w:rsidP="00363482"/>
    <w:p w:rsidR="008E32FA" w:rsidRDefault="00E94EEA" w:rsidP="004F434B">
      <w:pPr>
        <w:pStyle w:val="Heading2"/>
      </w:pPr>
      <w:bookmarkStart w:id="82" w:name="_Toc363506486"/>
      <w:r>
        <w:t>Differences</w:t>
      </w:r>
      <w:bookmarkEnd w:id="82"/>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w:t>
      </w:r>
      <w:r>
        <w:lastRenderedPageBreak/>
        <w:t xml:space="preserve">approaches. WCF not working only became apparent during the creation of this prototype. </w:t>
      </w:r>
    </w:p>
    <w:p w:rsidR="004F434B" w:rsidRPr="00147EC3" w:rsidRDefault="004F434B" w:rsidP="004F434B">
      <w:r>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3" w:name="_Toc363506487"/>
      <w:r>
        <w:t xml:space="preserve">Evaluation of </w:t>
      </w:r>
      <w:bookmarkEnd w:id="83"/>
      <w:r w:rsidR="00D125CC">
        <w:t>Generalness</w:t>
      </w:r>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their own features that they want the tool can grow and become widespread. </w:t>
      </w:r>
    </w:p>
    <w:p w:rsidR="005D29FC" w:rsidRDefault="005D29FC" w:rsidP="009A6DEA"/>
    <w:p w:rsidR="009A6DEA" w:rsidRDefault="009A6DEA" w:rsidP="009A6DEA">
      <w:pPr>
        <w:pStyle w:val="Heading2"/>
      </w:pPr>
      <w:r>
        <w:lastRenderedPageBreak/>
        <w:t>Saving the ANN bot</w:t>
      </w:r>
    </w:p>
    <w:p w:rsidR="0050779F" w:rsidRDefault="0050779F" w:rsidP="00697467">
      <w:r>
        <w:t>One key feature that would have been a great advantage in this project would have been to ability to save the best ANN after training and load it back</w:t>
      </w:r>
      <w:r w:rsidR="006F516C">
        <w:t xml:space="preserve"> in when restarting 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D92230" w:rsidP="00D92230">
      <w:pPr>
        <w:pStyle w:val="Heading2"/>
      </w:pPr>
      <w:r>
        <w:t>Readability</w:t>
      </w:r>
    </w:p>
    <w:p w:rsidR="00D92230" w:rsidRPr="00D92230" w:rsidRDefault="00D92230" w:rsidP="00D92230"/>
    <w:p w:rsidR="005C5909" w:rsidRDefault="00346677" w:rsidP="00363482">
      <w:pPr>
        <w:pStyle w:val="Heading1"/>
      </w:pPr>
      <w:bookmarkStart w:id="84" w:name="_Toc363506488"/>
      <w:r>
        <w:lastRenderedPageBreak/>
        <w:t>Conclusion</w:t>
      </w:r>
      <w:bookmarkEnd w:id="84"/>
    </w:p>
    <w:p w:rsidR="00840DE4" w:rsidRDefault="00840DE4" w:rsidP="00363482">
      <w:pPr>
        <w:pStyle w:val="Heading2"/>
      </w:pPr>
      <w:bookmarkStart w:id="85" w:name="_Toc363506489"/>
      <w:r>
        <w:t>Overview</w:t>
      </w:r>
      <w:bookmarkEnd w:id="85"/>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bookmarkStart w:id="86" w:name="_Toc363506490"/>
      <w:r>
        <w:br w:type="page"/>
      </w:r>
    </w:p>
    <w:p w:rsidR="006917F9" w:rsidRDefault="000076AE" w:rsidP="00363482">
      <w:pPr>
        <w:pStyle w:val="Heading2"/>
      </w:pPr>
      <w:r>
        <w:lastRenderedPageBreak/>
        <w:t>F</w:t>
      </w:r>
      <w:r w:rsidR="006917F9">
        <w:t>uture work</w:t>
      </w:r>
      <w:bookmarkEnd w:id="86"/>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87" w:name="_Toc363506491"/>
      <w:r>
        <w:lastRenderedPageBreak/>
        <w:t>Critical Analysis</w:t>
      </w:r>
      <w:bookmarkEnd w:id="87"/>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3B48E8" w:rsidRDefault="00962CE2" w:rsidP="003B48E8">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r w:rsidR="00D92230">
        <w:t>Achieved what it set out to be</w:t>
      </w:r>
      <w:r w:rsidR="003B48E8" w:rsidRPr="003B48E8">
        <w:t xml:space="preserve"> </w:t>
      </w:r>
    </w:p>
    <w:p w:rsidR="003B48E8" w:rsidRDefault="003B48E8" w:rsidP="003B48E8">
      <w:pPr>
        <w:spacing w:after="200" w:line="276" w:lineRule="auto"/>
      </w:pPr>
      <w:r>
        <w:t>The Good</w:t>
      </w:r>
    </w:p>
    <w:p w:rsidR="00D92230" w:rsidRDefault="00D92230" w:rsidP="003B48E8"/>
    <w:p w:rsidR="00D92230" w:rsidRDefault="00D92230" w:rsidP="00D92230">
      <w:pPr>
        <w:pStyle w:val="ListParagraph"/>
        <w:numPr>
          <w:ilvl w:val="0"/>
          <w:numId w:val="9"/>
        </w:numPr>
        <w:spacing w:line="276" w:lineRule="auto"/>
      </w:pPr>
      <w:r>
        <w:t>Delay</w:t>
      </w:r>
    </w:p>
    <w:p w:rsidR="00D92230" w:rsidRDefault="00D92230" w:rsidP="00D92230">
      <w:pPr>
        <w:pStyle w:val="ListParagraph"/>
        <w:numPr>
          <w:ilvl w:val="0"/>
          <w:numId w:val="9"/>
        </w:numPr>
        <w:spacing w:line="276" w:lineRule="auto"/>
      </w:pPr>
      <w:r>
        <w:t>Documented</w:t>
      </w:r>
    </w:p>
    <w:p w:rsidR="00D92230" w:rsidRDefault="00D92230" w:rsidP="00D92230">
      <w:pPr>
        <w:pStyle w:val="ListParagraph"/>
        <w:numPr>
          <w:ilvl w:val="0"/>
          <w:numId w:val="9"/>
        </w:numPr>
        <w:spacing w:line="276" w:lineRule="auto"/>
      </w:pPr>
      <w:r>
        <w:t>Tutorial</w:t>
      </w:r>
    </w:p>
    <w:p w:rsidR="00D92230" w:rsidRDefault="00D92230" w:rsidP="00D92230">
      <w:pPr>
        <w:pStyle w:val="ListParagraph"/>
        <w:numPr>
          <w:ilvl w:val="0"/>
          <w:numId w:val="9"/>
        </w:numPr>
        <w:spacing w:line="276" w:lineRule="auto"/>
      </w:pPr>
      <w:r>
        <w:t>30 frames per second</w:t>
      </w:r>
    </w:p>
    <w:p w:rsidR="00D92230" w:rsidRDefault="00D92230" w:rsidP="00D92230">
      <w:pPr>
        <w:pStyle w:val="ListParagraph"/>
        <w:numPr>
          <w:ilvl w:val="0"/>
          <w:numId w:val="9"/>
        </w:numPr>
        <w:spacing w:line="276" w:lineRule="auto"/>
      </w:pPr>
      <w:r>
        <w:t>NN trained</w:t>
      </w:r>
    </w:p>
    <w:p w:rsidR="00D92230" w:rsidRDefault="00D92230" w:rsidP="00363482">
      <w:pPr>
        <w:spacing w:after="200" w:line="276" w:lineRule="auto"/>
      </w:pPr>
    </w:p>
    <w:p w:rsidR="00D92230" w:rsidRDefault="00D92230" w:rsidP="00363482">
      <w:pPr>
        <w:spacing w:after="200" w:line="276" w:lineRule="auto"/>
      </w:pPr>
    </w:p>
    <w:p w:rsidR="00D92230" w:rsidRDefault="00D92230" w:rsidP="00363482">
      <w:pPr>
        <w:spacing w:after="200" w:line="276" w:lineRule="auto"/>
      </w:pPr>
      <w:r>
        <w:t>The Bad</w:t>
      </w:r>
    </w:p>
    <w:p w:rsidR="00D92230" w:rsidRDefault="00D92230" w:rsidP="00D92230">
      <w:pPr>
        <w:pStyle w:val="ListParagraph"/>
        <w:numPr>
          <w:ilvl w:val="0"/>
          <w:numId w:val="12"/>
        </w:numPr>
      </w:pPr>
      <w:r>
        <w:t>No second server</w:t>
      </w:r>
    </w:p>
    <w:p w:rsidR="00D92230" w:rsidRDefault="00D92230" w:rsidP="00D92230">
      <w:pPr>
        <w:pStyle w:val="ListParagraph"/>
        <w:numPr>
          <w:ilvl w:val="0"/>
          <w:numId w:val="12"/>
        </w:numPr>
      </w:pPr>
      <w:r>
        <w:t>Loading in the ANN</w:t>
      </w:r>
    </w:p>
    <w:p w:rsidR="00D92230" w:rsidRDefault="00D92230" w:rsidP="00D92230">
      <w:pPr>
        <w:pStyle w:val="ListParagraph"/>
        <w:numPr>
          <w:ilvl w:val="0"/>
          <w:numId w:val="12"/>
        </w:numPr>
      </w:pPr>
      <w:r>
        <w:t>Lack of features</w:t>
      </w:r>
    </w:p>
    <w:p w:rsidR="00D92230" w:rsidRDefault="00D92230" w:rsidP="00D92230">
      <w:pPr>
        <w:pStyle w:val="ListParagraph"/>
        <w:numPr>
          <w:ilvl w:val="0"/>
          <w:numId w:val="12"/>
        </w:numPr>
      </w:pPr>
      <w:r>
        <w:t>List of things to do before you start – server start up.</w:t>
      </w:r>
    </w:p>
    <w:p w:rsidR="00D92230" w:rsidRDefault="00D92230" w:rsidP="00D92230">
      <w:pPr>
        <w:spacing w:line="276" w:lineRule="auto"/>
      </w:pPr>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w:t>
      </w:r>
      <w:r w:rsidR="003B48E8">
        <w:lastRenderedPageBreak/>
        <w:t xml:space="preserve">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035997"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The 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look at the solutions provided. </w:t>
      </w:r>
      <w:bookmarkStart w:id="88" w:name="_GoBack"/>
      <w:bookmarkEnd w:id="88"/>
    </w:p>
    <w:p w:rsidR="001A4432" w:rsidRDefault="001A4432" w:rsidP="00D92230">
      <w:pPr>
        <w:spacing w:line="276" w:lineRule="auto"/>
      </w:pPr>
    </w:p>
    <w:p w:rsidR="00D500A1" w:rsidRDefault="001A4432" w:rsidP="001A4432">
      <w:pPr>
        <w:pStyle w:val="Heading3"/>
      </w:pPr>
      <w:r>
        <w:t>Overall</w:t>
      </w:r>
      <w:r w:rsidR="00D500A1">
        <w:br w:type="page"/>
      </w:r>
    </w:p>
    <w:p w:rsidR="00962CE2" w:rsidRDefault="00D500A1" w:rsidP="00363482">
      <w:pPr>
        <w:pStyle w:val="Heading1"/>
      </w:pPr>
      <w:bookmarkStart w:id="89" w:name="_Toc363506492"/>
      <w:r>
        <w:lastRenderedPageBreak/>
        <w:t>Biblography</w:t>
      </w:r>
      <w:bookmarkEnd w:id="89"/>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0" w:name="_Toc363506493"/>
      <w:r>
        <w:lastRenderedPageBreak/>
        <w:t>Appendix</w:t>
      </w:r>
      <w:bookmarkEnd w:id="90"/>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4097" w:rsidRDefault="00FB4097" w:rsidP="006F516C">
      <w:pPr>
        <w:spacing w:after="0" w:line="240" w:lineRule="auto"/>
      </w:pPr>
      <w:r>
        <w:separator/>
      </w:r>
    </w:p>
  </w:endnote>
  <w:endnote w:type="continuationSeparator" w:id="0">
    <w:p w:rsidR="00FB4097" w:rsidRDefault="00FB4097"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4097" w:rsidRDefault="00FB4097" w:rsidP="006F516C">
      <w:pPr>
        <w:spacing w:after="0" w:line="240" w:lineRule="auto"/>
      </w:pPr>
      <w:r>
        <w:separator/>
      </w:r>
    </w:p>
  </w:footnote>
  <w:footnote w:type="continuationSeparator" w:id="0">
    <w:p w:rsidR="00FB4097" w:rsidRDefault="00FB4097"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668"/>
    <w:rsid w:val="000F6CF7"/>
    <w:rsid w:val="00133DA9"/>
    <w:rsid w:val="00135E80"/>
    <w:rsid w:val="00136A16"/>
    <w:rsid w:val="00147EC3"/>
    <w:rsid w:val="00152FC5"/>
    <w:rsid w:val="001571B9"/>
    <w:rsid w:val="00163708"/>
    <w:rsid w:val="00164ED1"/>
    <w:rsid w:val="001661F5"/>
    <w:rsid w:val="001A4432"/>
    <w:rsid w:val="001A660D"/>
    <w:rsid w:val="001A6BA7"/>
    <w:rsid w:val="001A7AE5"/>
    <w:rsid w:val="001B3533"/>
    <w:rsid w:val="001B4F62"/>
    <w:rsid w:val="001B7357"/>
    <w:rsid w:val="001C0AF0"/>
    <w:rsid w:val="001C212C"/>
    <w:rsid w:val="001E20D6"/>
    <w:rsid w:val="001E36DE"/>
    <w:rsid w:val="001E3A08"/>
    <w:rsid w:val="001E6376"/>
    <w:rsid w:val="001F2503"/>
    <w:rsid w:val="00203283"/>
    <w:rsid w:val="002157EE"/>
    <w:rsid w:val="00216496"/>
    <w:rsid w:val="00232EA1"/>
    <w:rsid w:val="00233A96"/>
    <w:rsid w:val="0028571F"/>
    <w:rsid w:val="00291BF4"/>
    <w:rsid w:val="002B53B5"/>
    <w:rsid w:val="002C2F6F"/>
    <w:rsid w:val="002D0DC3"/>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62FCF"/>
    <w:rsid w:val="00363482"/>
    <w:rsid w:val="00374B95"/>
    <w:rsid w:val="00390ADE"/>
    <w:rsid w:val="003A0073"/>
    <w:rsid w:val="003A1F9D"/>
    <w:rsid w:val="003B48E8"/>
    <w:rsid w:val="003C435F"/>
    <w:rsid w:val="003C4B25"/>
    <w:rsid w:val="003C71C0"/>
    <w:rsid w:val="003D18F2"/>
    <w:rsid w:val="003D1CB4"/>
    <w:rsid w:val="003E4B13"/>
    <w:rsid w:val="003E6C23"/>
    <w:rsid w:val="003E751D"/>
    <w:rsid w:val="003F1DC4"/>
    <w:rsid w:val="00406B42"/>
    <w:rsid w:val="00411F86"/>
    <w:rsid w:val="00420C77"/>
    <w:rsid w:val="00426129"/>
    <w:rsid w:val="004263FF"/>
    <w:rsid w:val="00431CFC"/>
    <w:rsid w:val="00437D6E"/>
    <w:rsid w:val="0045112F"/>
    <w:rsid w:val="00471EB1"/>
    <w:rsid w:val="0048030F"/>
    <w:rsid w:val="00485178"/>
    <w:rsid w:val="004B6EC8"/>
    <w:rsid w:val="004B7131"/>
    <w:rsid w:val="004C3FD1"/>
    <w:rsid w:val="004C5682"/>
    <w:rsid w:val="004F19A6"/>
    <w:rsid w:val="004F365F"/>
    <w:rsid w:val="004F434B"/>
    <w:rsid w:val="0050779F"/>
    <w:rsid w:val="005137B1"/>
    <w:rsid w:val="00515AF1"/>
    <w:rsid w:val="005179B1"/>
    <w:rsid w:val="00524351"/>
    <w:rsid w:val="0052491B"/>
    <w:rsid w:val="00524B3F"/>
    <w:rsid w:val="00535C60"/>
    <w:rsid w:val="00551D54"/>
    <w:rsid w:val="00552A14"/>
    <w:rsid w:val="00581E4F"/>
    <w:rsid w:val="00583944"/>
    <w:rsid w:val="0059070D"/>
    <w:rsid w:val="005C5909"/>
    <w:rsid w:val="005D29FC"/>
    <w:rsid w:val="005E0962"/>
    <w:rsid w:val="005F65A9"/>
    <w:rsid w:val="00603545"/>
    <w:rsid w:val="00610E38"/>
    <w:rsid w:val="00621F35"/>
    <w:rsid w:val="00632011"/>
    <w:rsid w:val="00634514"/>
    <w:rsid w:val="00651D61"/>
    <w:rsid w:val="00652D7C"/>
    <w:rsid w:val="006576A9"/>
    <w:rsid w:val="006634D3"/>
    <w:rsid w:val="00685ADB"/>
    <w:rsid w:val="006917F9"/>
    <w:rsid w:val="00697467"/>
    <w:rsid w:val="006A39EC"/>
    <w:rsid w:val="006A5BAC"/>
    <w:rsid w:val="006B3EB4"/>
    <w:rsid w:val="006B4C55"/>
    <w:rsid w:val="006B4DDB"/>
    <w:rsid w:val="006B7D5F"/>
    <w:rsid w:val="006C0989"/>
    <w:rsid w:val="006E6DE3"/>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C0C63"/>
    <w:rsid w:val="007C10E0"/>
    <w:rsid w:val="007C2835"/>
    <w:rsid w:val="007D0294"/>
    <w:rsid w:val="007E6FEF"/>
    <w:rsid w:val="007F6FC5"/>
    <w:rsid w:val="00832353"/>
    <w:rsid w:val="00840DE4"/>
    <w:rsid w:val="00844B1A"/>
    <w:rsid w:val="00862380"/>
    <w:rsid w:val="008753FC"/>
    <w:rsid w:val="00876B70"/>
    <w:rsid w:val="00880EC6"/>
    <w:rsid w:val="00885BAB"/>
    <w:rsid w:val="00886FD2"/>
    <w:rsid w:val="0089533A"/>
    <w:rsid w:val="00895C2B"/>
    <w:rsid w:val="008971E2"/>
    <w:rsid w:val="008A72DD"/>
    <w:rsid w:val="008B7CB5"/>
    <w:rsid w:val="008C0ABF"/>
    <w:rsid w:val="008C13B2"/>
    <w:rsid w:val="008C146B"/>
    <w:rsid w:val="008D3865"/>
    <w:rsid w:val="008D6182"/>
    <w:rsid w:val="008E32FA"/>
    <w:rsid w:val="009050CA"/>
    <w:rsid w:val="00907D52"/>
    <w:rsid w:val="00917992"/>
    <w:rsid w:val="009239B4"/>
    <w:rsid w:val="009415F8"/>
    <w:rsid w:val="00946875"/>
    <w:rsid w:val="00946E42"/>
    <w:rsid w:val="00951006"/>
    <w:rsid w:val="009521A2"/>
    <w:rsid w:val="00954CDC"/>
    <w:rsid w:val="00957984"/>
    <w:rsid w:val="00962CE2"/>
    <w:rsid w:val="0096438C"/>
    <w:rsid w:val="00966A3D"/>
    <w:rsid w:val="00983126"/>
    <w:rsid w:val="009926B4"/>
    <w:rsid w:val="009A2B1F"/>
    <w:rsid w:val="009A6DEA"/>
    <w:rsid w:val="009B34DB"/>
    <w:rsid w:val="009B432D"/>
    <w:rsid w:val="009D3BAF"/>
    <w:rsid w:val="009E3943"/>
    <w:rsid w:val="009E3C7C"/>
    <w:rsid w:val="009F1D01"/>
    <w:rsid w:val="009F29DE"/>
    <w:rsid w:val="00A233E5"/>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11665"/>
    <w:rsid w:val="00B21304"/>
    <w:rsid w:val="00B22682"/>
    <w:rsid w:val="00B24D9D"/>
    <w:rsid w:val="00B25823"/>
    <w:rsid w:val="00B3458C"/>
    <w:rsid w:val="00B426E3"/>
    <w:rsid w:val="00B42924"/>
    <w:rsid w:val="00B43568"/>
    <w:rsid w:val="00B44182"/>
    <w:rsid w:val="00B4549A"/>
    <w:rsid w:val="00B5770E"/>
    <w:rsid w:val="00B71B46"/>
    <w:rsid w:val="00B759A1"/>
    <w:rsid w:val="00B75D24"/>
    <w:rsid w:val="00B80C25"/>
    <w:rsid w:val="00BB0E3A"/>
    <w:rsid w:val="00BB7748"/>
    <w:rsid w:val="00BC025B"/>
    <w:rsid w:val="00BC2CA0"/>
    <w:rsid w:val="00BD7F7F"/>
    <w:rsid w:val="00BF035A"/>
    <w:rsid w:val="00BF4849"/>
    <w:rsid w:val="00C0329A"/>
    <w:rsid w:val="00C059A0"/>
    <w:rsid w:val="00C115B3"/>
    <w:rsid w:val="00C205BE"/>
    <w:rsid w:val="00C2353B"/>
    <w:rsid w:val="00C26EB6"/>
    <w:rsid w:val="00C50EE2"/>
    <w:rsid w:val="00C54116"/>
    <w:rsid w:val="00C702E7"/>
    <w:rsid w:val="00C80E17"/>
    <w:rsid w:val="00C84450"/>
    <w:rsid w:val="00C865F4"/>
    <w:rsid w:val="00CA5D3F"/>
    <w:rsid w:val="00CB1B2C"/>
    <w:rsid w:val="00CB3758"/>
    <w:rsid w:val="00CC14F3"/>
    <w:rsid w:val="00CC49D9"/>
    <w:rsid w:val="00CD743A"/>
    <w:rsid w:val="00CE7903"/>
    <w:rsid w:val="00CF0939"/>
    <w:rsid w:val="00D019BE"/>
    <w:rsid w:val="00D05F55"/>
    <w:rsid w:val="00D06F5F"/>
    <w:rsid w:val="00D125CC"/>
    <w:rsid w:val="00D21A56"/>
    <w:rsid w:val="00D23141"/>
    <w:rsid w:val="00D41E36"/>
    <w:rsid w:val="00D500A1"/>
    <w:rsid w:val="00D504A2"/>
    <w:rsid w:val="00D70C96"/>
    <w:rsid w:val="00D83C82"/>
    <w:rsid w:val="00D90509"/>
    <w:rsid w:val="00D90595"/>
    <w:rsid w:val="00D92230"/>
    <w:rsid w:val="00DB0D35"/>
    <w:rsid w:val="00DB3650"/>
    <w:rsid w:val="00DD190F"/>
    <w:rsid w:val="00DD5A4F"/>
    <w:rsid w:val="00DE2DE0"/>
    <w:rsid w:val="00E008EC"/>
    <w:rsid w:val="00E07384"/>
    <w:rsid w:val="00E23D01"/>
    <w:rsid w:val="00E312AB"/>
    <w:rsid w:val="00E32EDA"/>
    <w:rsid w:val="00E3777B"/>
    <w:rsid w:val="00E440A5"/>
    <w:rsid w:val="00E5635B"/>
    <w:rsid w:val="00E5662E"/>
    <w:rsid w:val="00E72FEF"/>
    <w:rsid w:val="00E76B15"/>
    <w:rsid w:val="00E85FD8"/>
    <w:rsid w:val="00E94EEA"/>
    <w:rsid w:val="00EA6B48"/>
    <w:rsid w:val="00EC2F58"/>
    <w:rsid w:val="00EF011C"/>
    <w:rsid w:val="00EF3FBE"/>
    <w:rsid w:val="00F10BA7"/>
    <w:rsid w:val="00F14590"/>
    <w:rsid w:val="00F155AE"/>
    <w:rsid w:val="00F35588"/>
    <w:rsid w:val="00F40B1E"/>
    <w:rsid w:val="00F422F6"/>
    <w:rsid w:val="00F42521"/>
    <w:rsid w:val="00F575AA"/>
    <w:rsid w:val="00F611B4"/>
    <w:rsid w:val="00F62F4B"/>
    <w:rsid w:val="00FA23C5"/>
    <w:rsid w:val="00FA2A40"/>
    <w:rsid w:val="00FA3E9B"/>
    <w:rsid w:val="00FA59E9"/>
    <w:rsid w:val="00FB1B0D"/>
    <w:rsid w:val="00FB4097"/>
    <w:rsid w:val="00FC5614"/>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73E0B2-ED6A-4FA7-9782-3340F2263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51</Pages>
  <Words>12280</Words>
  <Characters>6999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81</cp:revision>
  <dcterms:created xsi:type="dcterms:W3CDTF">2013-08-05T12:13:00Z</dcterms:created>
  <dcterms:modified xsi:type="dcterms:W3CDTF">2013-08-07T16:03:00Z</dcterms:modified>
</cp:coreProperties>
</file>